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DA002D"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C5D7AB6"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B3971F5"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r w:rsidR="00660034">
        <w:rPr>
          <w:rFonts w:ascii="Times New Roman" w:hAnsi="Times New Roman" w:cs="Times New Roman"/>
        </w:rPr>
        <w:t xml:space="preserve">Active transport to the fetu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p>
    <w:p w14:paraId="5CBEFEE9" w14:textId="77777777" w:rsidR="007315FC" w:rsidRDefault="007315FC" w:rsidP="007D2440">
      <w:pPr>
        <w:rPr>
          <w:rFonts w:ascii="Times New Roman" w:hAnsi="Times New Roman" w:cs="Times New Roman"/>
        </w:rPr>
      </w:pPr>
    </w:p>
    <w:p w14:paraId="3E87CC9A" w14:textId="328FF4E9" w:rsidR="0071063D" w:rsidRDefault="00F13733" w:rsidP="007D2440">
      <w:pPr>
        <w:rPr>
          <w:rFonts w:ascii="Times New Roman" w:hAnsi="Times New Roman" w:cs="Times New Roman"/>
        </w:rPr>
      </w:pPr>
      <w:r>
        <w:rPr>
          <w:rFonts w:ascii="Times New Roman" w:hAnsi="Times New Roman" w:cs="Times New Roman"/>
        </w:rPr>
        <w:t>Calcium</w:t>
      </w:r>
      <w:r w:rsidR="00A82459">
        <w:rPr>
          <w:rFonts w:ascii="Times New Roman" w:hAnsi="Times New Roman" w:cs="Times New Roman"/>
        </w:rPr>
        <w:t xml:space="preserve"> in fetal circulations is regulated in a similar manner to adult circu</w:t>
      </w:r>
      <w:r w:rsidR="0071063D">
        <w:rPr>
          <w:rFonts w:ascii="Times New Roman" w:hAnsi="Times New Roman" w:cs="Times New Roman"/>
        </w:rPr>
        <w:t xml:space="preserve">lations via parathyroid hormone secretions and the active form of vitamin D in the plasma. </w:t>
      </w:r>
      <w:r w:rsidR="00492602">
        <w:rPr>
          <w:rFonts w:ascii="Times New Roman" w:hAnsi="Times New Roman" w:cs="Times New Roman"/>
        </w:rPr>
        <w:t>PTH secretions are thought to be regulated by calcium-sensing receptor</w:t>
      </w:r>
      <w:r w:rsidR="004E4A01">
        <w:rPr>
          <w:rFonts w:ascii="Times New Roman" w:hAnsi="Times New Roman" w:cs="Times New Roman"/>
        </w:rPr>
        <w:t xml:space="preserve">, which is vital for transplacental calcium transport. Calcium-sensing receptor is localized at the extracellular cytotrophoblast layer, . </w:t>
      </w:r>
      <w:r w:rsidR="0071063D">
        <w:rPr>
          <w:rFonts w:ascii="Times New Roman" w:hAnsi="Times New Roman" w:cs="Times New Roman"/>
        </w:rPr>
        <w:t>It is determined that fetal calcium is higher than maternal calcium concentrations</w:t>
      </w:r>
      <w:r w:rsidR="00492602">
        <w:rPr>
          <w:rFonts w:ascii="Times New Roman" w:hAnsi="Times New Roman" w:cs="Times New Roman"/>
        </w:rPr>
        <w:t>, and therefore, calcium transport is active</w:t>
      </w:r>
      <w:r w:rsidR="0071063D">
        <w:rPr>
          <w:rFonts w:ascii="Times New Roman" w:hAnsi="Times New Roman" w:cs="Times New Roman"/>
        </w:rPr>
        <w:t xml:space="preserve">. Transient receptor potential channels and calcium ATPase, calcium transporters, are localized at both membranes of the syncytiotrophoblast, </w:t>
      </w:r>
      <w:r w:rsidR="00545979">
        <w:rPr>
          <w:rFonts w:ascii="Times New Roman" w:hAnsi="Times New Roman" w:cs="Times New Roman"/>
        </w:rPr>
        <w:t>with</w:t>
      </w:r>
      <w:r w:rsidR="0071063D">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Pr>
          <w:rFonts w:ascii="Times New Roman" w:hAnsi="Times New Roman" w:cs="Times New Roman"/>
        </w:rPr>
        <w:t>Besides meeting fetal calcium needs, calcium plays a role in placental maturation, c</w:t>
      </w:r>
      <w:r w:rsidR="00545979">
        <w:rPr>
          <w:rFonts w:ascii="Times New Roman" w:hAnsi="Times New Roman" w:cs="Times New Roman"/>
        </w:rPr>
        <w:t xml:space="preserve">ell signaling, and invasion. The exact mechanism by which calcium is transported to the fetus are not yet elucidated and can differ by mammalian species. </w:t>
      </w:r>
      <w:r w:rsidR="00097A88">
        <w:rPr>
          <w:rFonts w:ascii="Times New Roman" w:hAnsi="Times New Roman" w:cs="Times New Roman"/>
        </w:rPr>
        <w:t xml:space="preserve">(WORTH KNOWING </w:t>
      </w:r>
      <w:r w:rsidR="006B04F4">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Default="00A17E3D" w:rsidP="007D2440">
      <w:pPr>
        <w:rPr>
          <w:rFonts w:ascii="Times New Roman" w:hAnsi="Times New Roman" w:cs="Times New Roman"/>
        </w:rPr>
      </w:pPr>
    </w:p>
    <w:p w14:paraId="384A2257" w14:textId="333C4F19" w:rsidR="00F13733" w:rsidRDefault="00A17E3D" w:rsidP="007D2440">
      <w:pPr>
        <w:rPr>
          <w:rFonts w:ascii="Times New Roman" w:hAnsi="Times New Roman" w:cs="Times New Roman"/>
        </w:rPr>
      </w:pPr>
      <w:r>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Pr>
          <w:rFonts w:ascii="Times New Roman" w:hAnsi="Times New Roman" w:cs="Times New Roman"/>
        </w:rPr>
        <w:t xml:space="preserve">Zinc </w:t>
      </w:r>
      <w:r>
        <w:rPr>
          <w:rFonts w:ascii="Times New Roman" w:hAnsi="Times New Roman" w:cs="Times New Roman"/>
        </w:rPr>
        <w:t xml:space="preserve">is </w:t>
      </w:r>
      <w:r w:rsidR="00660034">
        <w:rPr>
          <w:rFonts w:ascii="Times New Roman" w:hAnsi="Times New Roman" w:cs="Times New Roman"/>
        </w:rPr>
        <w:t>actively transported t</w:t>
      </w:r>
      <w:r>
        <w:rPr>
          <w:rFonts w:ascii="Times New Roman" w:hAnsi="Times New Roman" w:cs="Times New Roman"/>
        </w:rPr>
        <w:t>o</w:t>
      </w:r>
      <w:r w:rsidR="00660034">
        <w:rPr>
          <w:rFonts w:ascii="Times New Roman" w:hAnsi="Times New Roman" w:cs="Times New Roman"/>
        </w:rPr>
        <w:t xml:space="preserve"> the fetus</w:t>
      </w:r>
      <w:r>
        <w:rPr>
          <w:rFonts w:ascii="Times New Roman" w:hAnsi="Times New Roman" w:cs="Times New Roman"/>
        </w:rPr>
        <w:t xml:space="preserve"> via zinc transporter 5 and human Znt-like 1 which are expressed on the microvillous membrane of the placenta</w:t>
      </w:r>
      <w:r w:rsidR="009F7423">
        <w:rPr>
          <w:rFonts w:ascii="Times New Roman" w:hAnsi="Times New Roman" w:cs="Times New Roman"/>
        </w:rPr>
        <w:t xml:space="preserve">. Endocytosis allows for the uptake of zinc by the placenta to be transported to the fetus but the mechanism are not fully understood </w:t>
      </w:r>
      <w:r w:rsidR="009F7423">
        <w:rPr>
          <w:rFonts w:ascii="Times New Roman" w:hAnsi="Times New Roman" w:cs="Times New Roman"/>
        </w:rPr>
        <w:lastRenderedPageBreak/>
        <w:t>(CHECK ZINC TRASNPORT ACROSS BASOLATERLA MEMBRANE AND ENDOTHELIALL FETAL CELLS?)</w:t>
      </w:r>
      <w:r>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Pr>
          <w:rFonts w:ascii="Times New Roman" w:hAnsi="Times New Roman" w:cs="Times New Roman"/>
        </w:rPr>
        <w:t>Recent research showed that maternal exposure to cadmium can</w:t>
      </w:r>
      <w:r w:rsidR="00531366">
        <w:rPr>
          <w:rFonts w:ascii="Times New Roman" w:hAnsi="Times New Roman" w:cs="Times New Roman"/>
        </w:rPr>
        <w:t xml:space="preserve"> impair placental zinc transport and limit fetal growth. Fetal zinc needs are higher during early gestation periods.</w:t>
      </w:r>
      <w:r w:rsidR="00A82459">
        <w:rPr>
          <w:rFonts w:ascii="Times New Roman" w:hAnsi="Times New Roman" w:cs="Times New Roman"/>
        </w:rPr>
        <w:t xml:space="preserve"> Zinc levels are high</w:t>
      </w:r>
      <w:r w:rsidR="0071063D">
        <w:rPr>
          <w:rFonts w:ascii="Times New Roman" w:hAnsi="Times New Roman" w:cs="Times New Roman"/>
        </w:rPr>
        <w:t>e</w:t>
      </w:r>
      <w:r w:rsidR="00A82459">
        <w:rPr>
          <w:rFonts w:ascii="Times New Roman" w:hAnsi="Times New Roman" w:cs="Times New Roman"/>
        </w:rPr>
        <w:t xml:space="preserve">r in the fetal circulation than in the maternal circulation. </w:t>
      </w:r>
    </w:p>
    <w:p w14:paraId="298C3D38" w14:textId="77777777" w:rsidR="00660034" w:rsidRDefault="00660034" w:rsidP="007D2440">
      <w:pPr>
        <w:rPr>
          <w:rFonts w:ascii="Times New Roman" w:hAnsi="Times New Roman" w:cs="Times New Roman"/>
        </w:rPr>
      </w:pPr>
    </w:p>
    <w:p w14:paraId="1EDE7E6A" w14:textId="168C04B7" w:rsidR="00F13733" w:rsidRDefault="008C7384" w:rsidP="007D2440">
      <w:pPr>
        <w:rPr>
          <w:rFonts w:ascii="Times New Roman" w:hAnsi="Times New Roman" w:cs="Times New Roman"/>
        </w:rPr>
      </w:pPr>
      <w:r>
        <w:rPr>
          <w:rFonts w:ascii="Times New Roman" w:hAnsi="Times New Roman" w:cs="Times New Roman"/>
        </w:rPr>
        <w:t xml:space="preserve">Selenium deficiency can cause drastic pregnancy outcomes like miscarriage. </w:t>
      </w:r>
      <w:r w:rsidR="00660034">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Pr>
          <w:rFonts w:ascii="Times New Roman" w:hAnsi="Times New Roman" w:cs="Times New Roman"/>
        </w:rPr>
        <w:t xml:space="preserve">ncytial membranes and </w:t>
      </w:r>
      <w:r w:rsidR="00A17E3D">
        <w:rPr>
          <w:rFonts w:ascii="Times New Roman" w:hAnsi="Times New Roman" w:cs="Times New Roman"/>
        </w:rPr>
        <w:t>allows for the uptake of selenoprotein P via endocytosis</w:t>
      </w:r>
      <w:r>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1E753F3" w14:textId="541987C8" w:rsidR="00040110" w:rsidRDefault="00C042CA" w:rsidP="00402550">
      <w:pPr>
        <w:rPr>
          <w:rFonts w:ascii="Times New Roman" w:hAnsi="Times New Roman" w:cs="Times New Roman"/>
        </w:rPr>
      </w:pPr>
      <w:r>
        <w:rPr>
          <w:rFonts w:ascii="Times New Roman" w:hAnsi="Times New Roman" w:cs="Times New Roman"/>
        </w:rPr>
        <w:t>Maternal obes</w:t>
      </w:r>
      <w:r w:rsidR="00B72E6E">
        <w:rPr>
          <w:rFonts w:ascii="Times New Roman" w:hAnsi="Times New Roman" w:cs="Times New Roman"/>
        </w:rPr>
        <w:t>i</w:t>
      </w:r>
      <w:r>
        <w:rPr>
          <w:rFonts w:ascii="Times New Roman" w:hAnsi="Times New Roman" w:cs="Times New Roman"/>
        </w:rPr>
        <w:t>ty is considered a risk factor for maternal and offspring health</w:t>
      </w:r>
      <w:r w:rsidR="00B72E6E">
        <w:rPr>
          <w:rFonts w:ascii="Times New Roman" w:hAnsi="Times New Roman" w:cs="Times New Roman"/>
        </w:rPr>
        <w:t>. Maternal obesity is usually associated with higher levels of glucose,</w:t>
      </w:r>
      <w:r w:rsidR="00040110">
        <w:rPr>
          <w:rFonts w:ascii="Times New Roman" w:hAnsi="Times New Roman" w:cs="Times New Roman"/>
        </w:rPr>
        <w:t xml:space="preserve"> triglycerides,</w:t>
      </w:r>
      <w:r w:rsidR="00B72E6E">
        <w:rPr>
          <w:rFonts w:ascii="Times New Roman" w:hAnsi="Times New Roman" w:cs="Times New Roman"/>
        </w:rPr>
        <w:t xml:space="preserve"> insulin, leptin and inflammatory markers but lower adiponectin levels. </w:t>
      </w:r>
      <w:r>
        <w:rPr>
          <w:rFonts w:ascii="Times New Roman" w:hAnsi="Times New Roman" w:cs="Times New Roman"/>
        </w:rPr>
        <w:t xml:space="preserve"> </w:t>
      </w:r>
      <w:r w:rsidR="00040110">
        <w:rPr>
          <w:rFonts w:ascii="Times New Roman" w:hAnsi="Times New Roman" w:cs="Times New Roman"/>
        </w:rPr>
        <w:t xml:space="preserve">Research has been inconsistent regarding placental transport in maternal obesity with conflicting data from human and non-human data. </w:t>
      </w:r>
      <w:r w:rsidR="00203441">
        <w:rPr>
          <w:rFonts w:ascii="Times New Roman" w:hAnsi="Times New Roman" w:cs="Times New Roman"/>
        </w:rPr>
        <w:t xml:space="preserve">In this review, we will focus on maternal obesity in the absence of gestational diabetes. </w:t>
      </w:r>
    </w:p>
    <w:p w14:paraId="3B29A803" w14:textId="77777777" w:rsidR="006962C8" w:rsidRDefault="006962C8" w:rsidP="00402550">
      <w:pPr>
        <w:rPr>
          <w:rFonts w:ascii="Times New Roman" w:hAnsi="Times New Roman" w:cs="Times New Roman"/>
        </w:rPr>
      </w:pPr>
    </w:p>
    <w:p w14:paraId="4C39DA59" w14:textId="0407D2AB" w:rsidR="006962C8" w:rsidRDefault="006962C8" w:rsidP="00402550">
      <w:pPr>
        <w:rPr>
          <w:rFonts w:ascii="Times New Roman" w:hAnsi="Times New Roman" w:cs="Times New Roman"/>
        </w:rPr>
      </w:pPr>
      <w:r w:rsidRPr="00D0428F">
        <w:rPr>
          <w:rFonts w:ascii="Times New Roman" w:hAnsi="Times New Roman" w:cs="Times New Roman"/>
          <w:highlight w:val="yellow"/>
        </w:rPr>
        <w:t>Glucose transport in obesity (MOLLY’S PART TO BE ADDED)</w:t>
      </w:r>
      <w:r>
        <w:rPr>
          <w:rFonts w:ascii="Times New Roman" w:hAnsi="Times New Roman" w:cs="Times New Roman"/>
        </w:rPr>
        <w:t xml:space="preserve"> </w:t>
      </w:r>
    </w:p>
    <w:p w14:paraId="481F5647" w14:textId="77777777" w:rsidR="006962C8" w:rsidRDefault="006962C8" w:rsidP="00402550">
      <w:pPr>
        <w:rPr>
          <w:rFonts w:ascii="Times New Roman" w:hAnsi="Times New Roman" w:cs="Times New Roman"/>
        </w:rPr>
      </w:pPr>
    </w:p>
    <w:p w14:paraId="24F8E99F" w14:textId="12335669" w:rsidR="003C7543" w:rsidRDefault="00203441" w:rsidP="003C7543">
      <w:pPr>
        <w:rPr>
          <w:rFonts w:ascii="Times New Roman" w:hAnsi="Times New Roman" w:cs="Times New Roman"/>
        </w:rPr>
      </w:pPr>
      <w:r>
        <w:rPr>
          <w:rFonts w:ascii="Times New Roman" w:hAnsi="Times New Roman" w:cs="Times New Roman"/>
        </w:rPr>
        <w:t xml:space="preserve">Amino acid transport through the placenta has been the most inconsistent. </w:t>
      </w:r>
      <w:r w:rsidR="006962C8">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Pr>
          <w:rFonts w:ascii="Times New Roman" w:hAnsi="Times New Roman" w:cs="Times New Roman"/>
        </w:rPr>
        <w:t xml:space="preserve"> amino acid flux to the fetus, while a</w:t>
      </w:r>
      <w:r w:rsidR="006962C8">
        <w:rPr>
          <w:rFonts w:ascii="Times New Roman" w:hAnsi="Times New Roman" w:cs="Times New Roman"/>
        </w:rPr>
        <w:t>mino acid transport system L activity was not altered with maternal obesity</w:t>
      </w:r>
      <w:r w:rsidR="003C7543">
        <w:rPr>
          <w:rFonts w:ascii="Times New Roman" w:hAnsi="Times New Roman" w:cs="Times New Roman"/>
        </w:rPr>
        <w:t>.</w:t>
      </w:r>
      <w:r w:rsidR="003C7543" w:rsidRPr="003C7543">
        <w:rPr>
          <w:rFonts w:ascii="Times New Roman" w:hAnsi="Times New Roman" w:cs="Times New Roman"/>
        </w:rPr>
        <w:t xml:space="preserve"> </w:t>
      </w:r>
      <w:r w:rsidR="003C7543">
        <w:rPr>
          <w:rFonts w:ascii="Times New Roman" w:hAnsi="Times New Roman" w:cs="Times New Roman"/>
        </w:rPr>
        <w:t>Sex differences may appear with male offspring having increased system A activity compared to females.</w:t>
      </w:r>
      <w:r w:rsidR="00AC2D83">
        <w:rPr>
          <w:rFonts w:ascii="Times New Roman" w:hAnsi="Times New Roman" w:cs="Times New Roman"/>
        </w:rPr>
        <w:t xml:space="preserve"> The increased expression of the transporter system can contribute to the birth of macrosomic newborns due to the increased supply of amino acids.</w:t>
      </w:r>
      <w:r w:rsidR="00F36398">
        <w:rPr>
          <w:rFonts w:ascii="Times New Roman" w:hAnsi="Times New Roman" w:cs="Times New Roman"/>
        </w:rPr>
        <w:t xml:space="preserve"> Earlier research demonstrated a decrease in term placental amino acid transporter activities in mothers with obesity. </w:t>
      </w:r>
      <w:r w:rsidR="00812E51">
        <w:rPr>
          <w:rFonts w:ascii="Times New Roman" w:hAnsi="Times New Roman" w:cs="Times New Roman"/>
        </w:rPr>
        <w:t xml:space="preserve">Most current </w:t>
      </w:r>
      <w:bookmarkStart w:id="0" w:name="_GoBack"/>
      <w:bookmarkEnd w:id="0"/>
      <w:r w:rsidR="00812E51">
        <w:rPr>
          <w:rFonts w:ascii="Times New Roman" w:hAnsi="Times New Roman" w:cs="Times New Roman"/>
        </w:rPr>
        <w:t xml:space="preserve">data suggests either an unaltered or increased system A transport. </w:t>
      </w:r>
    </w:p>
    <w:p w14:paraId="386BF82D" w14:textId="77777777" w:rsidR="00DD196A" w:rsidRDefault="00DD196A" w:rsidP="003C7543">
      <w:pPr>
        <w:rPr>
          <w:rFonts w:ascii="Times New Roman" w:hAnsi="Times New Roman" w:cs="Times New Roman"/>
        </w:rPr>
      </w:pPr>
    </w:p>
    <w:p w14:paraId="44499CBC" w14:textId="1121795F" w:rsidR="006962C8" w:rsidRDefault="006962C8" w:rsidP="00402550">
      <w:pPr>
        <w:rPr>
          <w:rFonts w:ascii="Times New Roman" w:hAnsi="Times New Roman" w:cs="Times New Roman"/>
        </w:rPr>
      </w:pPr>
      <w:r>
        <w:rPr>
          <w:rFonts w:ascii="Times New Roman" w:hAnsi="Times New Roman" w:cs="Times New Roman"/>
        </w:rPr>
        <w:t xml:space="preserve">Fatty acid and cholesterol transport in obesity </w:t>
      </w:r>
    </w:p>
    <w:p w14:paraId="23EE2A2A" w14:textId="23644040" w:rsidR="00752B9B" w:rsidRDefault="00752B9B" w:rsidP="00402550">
      <w:pPr>
        <w:rPr>
          <w:rFonts w:ascii="Times New Roman" w:hAnsi="Times New Roman" w:cs="Times New Roman"/>
        </w:rPr>
      </w:pPr>
      <w:r>
        <w:rPr>
          <w:rFonts w:ascii="Times New Roman" w:hAnsi="Times New Roman" w:cs="Times New Roman"/>
        </w:rPr>
        <w:lastRenderedPageBreak/>
        <w:t xml:space="preserve">Emerging evidence shows that </w:t>
      </w:r>
      <w:r w:rsidR="000469A4">
        <w:rPr>
          <w:rFonts w:ascii="Times New Roman" w:hAnsi="Times New Roman" w:cs="Times New Roman"/>
        </w:rPr>
        <w:t xml:space="preserve">the fetal endothelial cells have a decreased transporter expression which may indicate that the rate-limiting step of fatty acid transport could be at the fetal side despite an upregulation in transporters at the syncytiotrophoblastic membrane. </w:t>
      </w:r>
    </w:p>
    <w:p w14:paraId="7201581B" w14:textId="77777777" w:rsidR="00040110" w:rsidRDefault="00040110" w:rsidP="00402550">
      <w:pPr>
        <w:rPr>
          <w:rFonts w:ascii="Times New Roman" w:hAnsi="Times New Roman" w:cs="Times New Roman"/>
        </w:rPr>
      </w:pPr>
    </w:p>
    <w:p w14:paraId="76CE50FE" w14:textId="528C78C1" w:rsidR="00DE5F79" w:rsidRDefault="00040110" w:rsidP="00402550">
      <w:pPr>
        <w:rPr>
          <w:rFonts w:ascii="Times New Roman" w:hAnsi="Times New Roman" w:cs="Times New Roman"/>
        </w:rPr>
      </w:pPr>
      <w:r>
        <w:rPr>
          <w:rFonts w:ascii="Times New Roman" w:hAnsi="Times New Roman" w:cs="Times New Roman"/>
        </w:rPr>
        <w:t xml:space="preserve"> </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03C0B4C3" w:rsidR="00DE5F79" w:rsidRDefault="00203441" w:rsidP="00DE5F79">
      <w:pPr>
        <w:rPr>
          <w:rFonts w:ascii="Times New Roman" w:hAnsi="Times New Roman" w:cs="Times New Roman"/>
        </w:rPr>
      </w:pPr>
      <w:r>
        <w:rPr>
          <w:rFonts w:ascii="Times New Roman" w:hAnsi="Times New Roman" w:cs="Times New Roman"/>
        </w:rPr>
        <w:t xml:space="preserve">Placentas collected from women with obesity had decreased amino acid transport system function and a reduced placental leptin sensitivity. Despite giving birth to normal-weight newborns, the alterations in placental </w:t>
      </w:r>
    </w:p>
    <w:p w14:paraId="1A0A7434" w14:textId="77777777" w:rsidR="00254CF5" w:rsidRDefault="00254CF5" w:rsidP="00DE5F79">
      <w:pPr>
        <w:rPr>
          <w:rFonts w:ascii="Times New Roman" w:hAnsi="Times New Roman" w:cs="Times New Roman"/>
        </w:rPr>
      </w:pPr>
    </w:p>
    <w:p w14:paraId="1E18C164" w14:textId="01FE8E38" w:rsidR="00254CF5" w:rsidRDefault="00254CF5" w:rsidP="00DE5F79">
      <w:pPr>
        <w:rPr>
          <w:rFonts w:ascii="Times New Roman" w:hAnsi="Times New Roman" w:cs="Times New Roman"/>
        </w:rPr>
      </w:pPr>
      <w:r>
        <w:rPr>
          <w:rFonts w:ascii="Times New Roman" w:hAnsi="Times New Roman" w:cs="Times New Roman"/>
        </w:rPr>
        <w:t xml:space="preserve">The </w:t>
      </w:r>
      <w:r w:rsidR="00F36398">
        <w:rPr>
          <w:rFonts w:ascii="Times New Roman" w:hAnsi="Times New Roman" w:cs="Times New Roman"/>
        </w:rPr>
        <w:t>upregulated amino acid transporters may be attributed to increased metabolic pathways upstream of amino acid uptake like placentla mammalian target of rapamycin, insulin and insuli</w:t>
      </w:r>
      <w:r w:rsidR="00812E51">
        <w:rPr>
          <w:rFonts w:ascii="Times New Roman" w:hAnsi="Times New Roman" w:cs="Times New Roman"/>
        </w:rPr>
        <w:t xml:space="preserve">n-like growth factor, leptin, and adiponectin. </w:t>
      </w:r>
      <w:r w:rsidR="00F36398">
        <w:rPr>
          <w:rFonts w:ascii="Times New Roman" w:hAnsi="Times New Roman" w:cs="Times New Roman"/>
        </w:rPr>
        <w:t xml:space="preserve"> </w:t>
      </w:r>
    </w:p>
    <w:p w14:paraId="777D9055" w14:textId="77777777" w:rsidR="00F36398" w:rsidRDefault="00F36398" w:rsidP="00DE5F79">
      <w:pPr>
        <w:rPr>
          <w:rFonts w:ascii="Times New Roman" w:hAnsi="Times New Roman" w:cs="Times New Roman"/>
        </w:rPr>
      </w:pPr>
    </w:p>
    <w:p w14:paraId="271712C7" w14:textId="77777777" w:rsidR="00F36398" w:rsidRPr="007D2440" w:rsidRDefault="00F36398"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Default="00966217" w:rsidP="00966217">
      <w:pPr>
        <w:pStyle w:val="ListParagraph"/>
        <w:ind w:left="1260"/>
        <w:rPr>
          <w:rFonts w:ascii="Times New Roman" w:hAnsi="Times New Roman" w:cs="Times New Roman"/>
        </w:rPr>
      </w:pPr>
    </w:p>
    <w:p w14:paraId="3B38268C" w14:textId="77777777" w:rsidR="00F36398" w:rsidRPr="007D2440" w:rsidRDefault="00F36398"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7F5AD342" w14:textId="77777777" w:rsidR="006962C8" w:rsidRDefault="006962C8" w:rsidP="006962C8">
      <w:pPr>
        <w:rPr>
          <w:rFonts w:ascii="Times New Roman" w:hAnsi="Times New Roman" w:cs="Times New Roman"/>
        </w:rPr>
      </w:pPr>
    </w:p>
    <w:p w14:paraId="53EE6B0E" w14:textId="431DDA8F" w:rsidR="006962C8" w:rsidRDefault="006962C8" w:rsidP="006962C8">
      <w:pPr>
        <w:rPr>
          <w:rFonts w:ascii="Times New Roman" w:hAnsi="Times New Roman" w:cs="Times New Roman"/>
        </w:rPr>
      </w:pPr>
      <w:r>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Default="006962C8" w:rsidP="006962C8">
      <w:pPr>
        <w:rPr>
          <w:rFonts w:ascii="Times New Roman" w:hAnsi="Times New Roman" w:cs="Times New Roman"/>
        </w:rPr>
      </w:pPr>
      <w:r>
        <w:rPr>
          <w:rFonts w:ascii="Times New Roman" w:hAnsi="Times New Roman" w:cs="Times New Roman"/>
        </w:rPr>
        <w:t>Need to assess the flux through endothelial fetal cells since they may be a rate-limiting step</w:t>
      </w:r>
    </w:p>
    <w:p w14:paraId="5A8AF3C4" w14:textId="5E0D5A2F" w:rsidR="006962C8" w:rsidRDefault="006962C8" w:rsidP="006962C8">
      <w:pPr>
        <w:rPr>
          <w:rFonts w:ascii="Times New Roman" w:hAnsi="Times New Roman" w:cs="Times New Roman"/>
        </w:rPr>
      </w:pPr>
      <w:r>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5A382D08" w14:textId="3CE770F0" w:rsidR="009157A3" w:rsidRPr="006962C8" w:rsidRDefault="009157A3" w:rsidP="006962C8">
      <w:pPr>
        <w:rPr>
          <w:rFonts w:ascii="Times New Roman" w:hAnsi="Times New Roman" w:cs="Times New Roman"/>
        </w:rPr>
      </w:pPr>
      <w:r>
        <w:rPr>
          <w:rFonts w:ascii="Times New Roman" w:hAnsi="Times New Roman" w:cs="Times New Roman"/>
        </w:rPr>
        <w:t xml:space="preserve">Although umbilical cord nutrient concentrations may resemble </w:t>
      </w:r>
      <w:r w:rsidR="00AD2A53">
        <w:rPr>
          <w:rFonts w:ascii="Times New Roman" w:hAnsi="Times New Roman" w:cs="Times New Roman"/>
        </w:rPr>
        <w:t xml:space="preserve">placental concentrations, understanding the transport and mechanisms by which those concentrations are alters are vital to assess impaired transport or metabolism.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06483" w14:textId="77777777" w:rsidR="00DA002D" w:rsidRDefault="00DA002D" w:rsidP="00EB23A7">
      <w:r>
        <w:separator/>
      </w:r>
    </w:p>
  </w:endnote>
  <w:endnote w:type="continuationSeparator" w:id="0">
    <w:p w14:paraId="13AB6073" w14:textId="77777777" w:rsidR="00DA002D" w:rsidRDefault="00DA002D"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2E2BF" w14:textId="77777777" w:rsidR="00DA002D" w:rsidRDefault="00DA002D" w:rsidP="00EB23A7">
      <w:r>
        <w:separator/>
      </w:r>
    </w:p>
  </w:footnote>
  <w:footnote w:type="continuationSeparator" w:id="0">
    <w:p w14:paraId="3F6A598D" w14:textId="77777777" w:rsidR="00DA002D" w:rsidRDefault="00DA002D"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8628B"/>
    <w:rsid w:val="00087312"/>
    <w:rsid w:val="0008752F"/>
    <w:rsid w:val="00097A88"/>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B429F"/>
    <w:rsid w:val="003B4442"/>
    <w:rsid w:val="003C7543"/>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5149"/>
    <w:rsid w:val="00717E89"/>
    <w:rsid w:val="007315FC"/>
    <w:rsid w:val="00736DF8"/>
    <w:rsid w:val="00745457"/>
    <w:rsid w:val="00747B03"/>
    <w:rsid w:val="00752B9B"/>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0428F"/>
    <w:rsid w:val="00D16E33"/>
    <w:rsid w:val="00D22C02"/>
    <w:rsid w:val="00D31195"/>
    <w:rsid w:val="00D44A0A"/>
    <w:rsid w:val="00D46A3A"/>
    <w:rsid w:val="00D651A0"/>
    <w:rsid w:val="00D7168F"/>
    <w:rsid w:val="00D73104"/>
    <w:rsid w:val="00D823DB"/>
    <w:rsid w:val="00D867F1"/>
    <w:rsid w:val="00D94659"/>
    <w:rsid w:val="00D965B2"/>
    <w:rsid w:val="00D9795B"/>
    <w:rsid w:val="00DA002D"/>
    <w:rsid w:val="00DA10B9"/>
    <w:rsid w:val="00DA3ADF"/>
    <w:rsid w:val="00DA3CE1"/>
    <w:rsid w:val="00DB6C0F"/>
    <w:rsid w:val="00DD196A"/>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9A69BDD-1E23-B140-AAA6-FDEAA028D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TotalTime>
  <Pages>10</Pages>
  <Words>9708</Words>
  <Characters>55338</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2</cp:revision>
  <cp:lastPrinted>2018-01-29T01:21:00Z</cp:lastPrinted>
  <dcterms:created xsi:type="dcterms:W3CDTF">2017-12-19T21:59:00Z</dcterms:created>
  <dcterms:modified xsi:type="dcterms:W3CDTF">2018-01-31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